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E038E9" w14:textId="3EDAF2E9" w:rsidR="000A4BE9" w:rsidRDefault="00736123" w:rsidP="00E96453">
      <w:pPr>
        <w:spacing w:before="100" w:beforeAutospacing="1" w:after="100" w:afterAutospacing="1" w:line="360" w:lineRule="auto"/>
        <w:jc w:val="both"/>
        <w:rPr>
          <w:lang w:val="en-GB"/>
        </w:rPr>
      </w:pPr>
      <w:r>
        <w:rPr>
          <w:lang w:val="en-GB"/>
        </w:rPr>
        <w:t>To construct our data</w:t>
      </w:r>
      <w:r w:rsidR="00237EFD">
        <w:rPr>
          <w:lang w:val="en-GB"/>
        </w:rPr>
        <w:t>set</w:t>
      </w:r>
      <w:r w:rsidR="00501E29">
        <w:rPr>
          <w:lang w:val="en-GB"/>
        </w:rPr>
        <w:t xml:space="preserve"> we </w:t>
      </w:r>
      <w:r w:rsidR="005B5297">
        <w:rPr>
          <w:lang w:val="en-GB"/>
        </w:rPr>
        <w:t>have combined PTA data from the “</w:t>
      </w:r>
      <w:r w:rsidR="005B5297" w:rsidRPr="005B5297">
        <w:rPr>
          <w:lang w:val="en-GB"/>
        </w:rPr>
        <w:t>Design of International Trade Agreements</w:t>
      </w:r>
      <w:r w:rsidR="005B5297">
        <w:rPr>
          <w:lang w:val="en-GB"/>
        </w:rPr>
        <w:t xml:space="preserve">” (DESTA) </w:t>
      </w:r>
      <w:r w:rsidR="005B5297">
        <w:rPr>
          <w:lang w:val="en-GB"/>
        </w:rPr>
        <w:fldChar w:fldCharType="begin"/>
      </w:r>
      <w:r w:rsidR="005B5297">
        <w:rPr>
          <w:lang w:val="en-GB"/>
        </w:rPr>
        <w:instrText xml:space="preserve"> ADDIN ZOTERO_ITEM CSL_CITATION {"citationID":"FD3cdFoB","properties":{"formattedCitation":"(D\\uc0\\u252{}r, Andreas, Leonardo Baccini and Manfred Elsig 2014)","plainCitation":"(Dür, Andreas, Leonardo Baccini and Manfred Elsig 2014)","noteIndex":0},"citationItems":[{"id":310,"uris":["http://zotero.org/users/13839746/items/XACPNGRV"],"itemData":{"id":310,"type":"dataset","note":"9(3): 353-375","publisher":"The Review of International Organizations","title":"The Design of International Trade Agreements: Introducing a New Database","URL":"https://www.designoftradeagreements.org/downloads/","version":"Version 2.2 (2023)","author":[{"literal":"Dür, Andreas, Leonardo Baccini and Manfred Elsig"}],"accessed":{"date-parts":[["2024",8,13]]},"issued":{"date-parts":[["2014"]]}}}],"schema":"https://github.com/citation-style-language/schema/raw/master/csl-citation.json"} </w:instrText>
      </w:r>
      <w:r w:rsidR="005B5297">
        <w:rPr>
          <w:lang w:val="en-GB"/>
        </w:rPr>
        <w:fldChar w:fldCharType="separate"/>
      </w:r>
      <w:r w:rsidR="005B5297" w:rsidRPr="005B5297">
        <w:rPr>
          <w:lang w:val="en-US"/>
        </w:rPr>
        <w:t>(Dür, Andreas, Leonardo Baccini and Manfred Elsig 2014)</w:t>
      </w:r>
      <w:r w:rsidR="005B5297">
        <w:rPr>
          <w:lang w:val="en-GB"/>
        </w:rPr>
        <w:fldChar w:fldCharType="end"/>
      </w:r>
      <w:r w:rsidR="005B5297">
        <w:rPr>
          <w:lang w:val="en-GB"/>
        </w:rPr>
        <w:t xml:space="preserve"> and from the</w:t>
      </w:r>
      <w:r w:rsidR="0099667A">
        <w:rPr>
          <w:lang w:val="en-GB"/>
        </w:rPr>
        <w:t xml:space="preserve"> CEPII</w:t>
      </w:r>
      <w:r w:rsidR="005B5297">
        <w:rPr>
          <w:lang w:val="en-GB"/>
        </w:rPr>
        <w:t xml:space="preserve"> “</w:t>
      </w:r>
      <w:r w:rsidR="005B5297" w:rsidRPr="005B5297">
        <w:rPr>
          <w:lang w:val="en-GB"/>
        </w:rPr>
        <w:t>Trade and Production Database</w:t>
      </w:r>
      <w:r w:rsidR="005B5297">
        <w:rPr>
          <w:lang w:val="en-GB"/>
        </w:rPr>
        <w:t>”</w:t>
      </w:r>
      <w:r w:rsidR="005B5297" w:rsidRPr="005B5297">
        <w:rPr>
          <w:lang w:val="en-GB"/>
        </w:rPr>
        <w:t xml:space="preserve"> (</w:t>
      </w:r>
      <w:proofErr w:type="spellStart"/>
      <w:r w:rsidR="005B5297" w:rsidRPr="005B5297">
        <w:rPr>
          <w:lang w:val="en-GB"/>
        </w:rPr>
        <w:t>TradeProd</w:t>
      </w:r>
      <w:proofErr w:type="spellEnd"/>
      <w:r w:rsidR="005B5297" w:rsidRPr="005B5297">
        <w:rPr>
          <w:lang w:val="en-GB"/>
        </w:rPr>
        <w:t>)</w:t>
      </w:r>
      <w:r w:rsidR="005B5297">
        <w:rPr>
          <w:lang w:val="en-GB"/>
        </w:rPr>
        <w:t xml:space="preserve"> </w:t>
      </w:r>
      <w:r w:rsidR="0099667A">
        <w:rPr>
          <w:lang w:val="en-GB"/>
        </w:rPr>
        <w:fldChar w:fldCharType="begin"/>
      </w:r>
      <w:r w:rsidR="0099667A">
        <w:rPr>
          <w:lang w:val="en-GB"/>
        </w:rPr>
        <w:instrText xml:space="preserve"> ADDIN ZOTERO_ITEM CSL_CITATION {"citationID":"UwSY26oE","properties":{"formattedCitation":"(Thierry Mayer, Gianluca Santoni, Vincent Vicard 2023)","plainCitation":"(Thierry Mayer, Gianluca Santoni, Vincent Vicard 2023)","noteIndex":0},"citationItems":[{"id":312,"uris":["http://zotero.org/users/13839746/items/NDVUDTMT"],"itemData":{"id":312,"type":"dataset","abstract":"The Trade and Production Database (TradeProd), provides data on international and domestic trade flows and trade protection. The database covers 165 countries and 9 industrial sectors over the period 1966-2020. TradeProd is intended for econometric estimation of the gravity equation and also includes a yearly balanced dataset necessary for counterfactual exercises using new quantitative trade models.","number":"TradeProd","title":"The CEPII Trade and Production database (TradeProd)","URL":"http://www.cepii.fr/CEPII/en/bdd_modele/bdd_modele_item.asp?id=5","author":[{"literal":"Thierry Mayer, Gianluca Santoni, Vincent Vicard"}],"issued":{"date-parts":[["2023"]]}}}],"schema":"https://github.com/citation-style-language/schema/raw/master/csl-citation.json"} </w:instrText>
      </w:r>
      <w:r w:rsidR="0099667A">
        <w:rPr>
          <w:lang w:val="en-GB"/>
        </w:rPr>
        <w:fldChar w:fldCharType="separate"/>
      </w:r>
      <w:r w:rsidR="0099667A">
        <w:rPr>
          <w:noProof/>
          <w:lang w:val="en-GB"/>
        </w:rPr>
        <w:t>(Thierry Mayer, Gianluca Santoni, Vincent Vicard 2023)</w:t>
      </w:r>
      <w:r w:rsidR="0099667A">
        <w:rPr>
          <w:lang w:val="en-GB"/>
        </w:rPr>
        <w:fldChar w:fldCharType="end"/>
      </w:r>
      <w:r w:rsidR="00D4015C">
        <w:rPr>
          <w:lang w:val="en-GB"/>
        </w:rPr>
        <w:t xml:space="preserve">. </w:t>
      </w:r>
      <w:r w:rsidR="000A4BE9">
        <w:rPr>
          <w:lang w:val="en-GB"/>
        </w:rPr>
        <w:t xml:space="preserve">The DESTA database aims to aggregate all agreements that have the potential to liberalise trade, including all agreements notified to the World Trade Organisation (WTO) and </w:t>
      </w:r>
      <w:r w:rsidR="00DD67CD">
        <w:rPr>
          <w:lang w:val="en-GB"/>
        </w:rPr>
        <w:t>other agreements from a wide range of sources</w:t>
      </w:r>
      <w:r w:rsidR="002D36B6">
        <w:rPr>
          <w:lang w:val="en-GB"/>
        </w:rPr>
        <w:t xml:space="preserve">, covering 880 agreements for 204 countries since 1948 to 2023 in the last updated version. </w:t>
      </w:r>
    </w:p>
    <w:p w14:paraId="6E6CF223" w14:textId="63A72F9E" w:rsidR="003817BB" w:rsidRDefault="00082865" w:rsidP="00E96453">
      <w:pPr>
        <w:spacing w:before="100" w:beforeAutospacing="1" w:after="100" w:afterAutospacing="1" w:line="360" w:lineRule="auto"/>
        <w:jc w:val="both"/>
      </w:pPr>
      <w:r>
        <w:rPr>
          <w:lang w:val="en-GB"/>
        </w:rPr>
        <w:t xml:space="preserve">Our sample </w:t>
      </w:r>
      <w:r w:rsidR="0068389C">
        <w:rPr>
          <w:lang w:val="en-GB"/>
        </w:rPr>
        <w:t>consists of PTAs signed between the years 2000 to 2010 and the country members to these PTAs</w:t>
      </w:r>
      <w:r w:rsidR="00A5053B">
        <w:rPr>
          <w:lang w:val="en-GB"/>
        </w:rPr>
        <w:t xml:space="preserve">, totalling </w:t>
      </w:r>
      <w:r w:rsidR="00CE3D5A">
        <w:rPr>
          <w:lang w:val="en-GB"/>
        </w:rPr>
        <w:t>154</w:t>
      </w:r>
      <w:r w:rsidR="00A5053B">
        <w:rPr>
          <w:lang w:val="en-GB"/>
        </w:rPr>
        <w:t xml:space="preserve"> agreements and </w:t>
      </w:r>
      <w:r w:rsidR="00CE3D5A">
        <w:rPr>
          <w:lang w:val="en-GB"/>
        </w:rPr>
        <w:t>143</w:t>
      </w:r>
      <w:r w:rsidR="00A5053B">
        <w:rPr>
          <w:lang w:val="en-GB"/>
        </w:rPr>
        <w:t xml:space="preserve"> member countries. </w:t>
      </w:r>
      <w:r w:rsidR="003817BB">
        <w:t>For ease of estimation, and to get a sense of geographical differences, we estimate our models by PTA region for five main regions: Africa, Americas, Asia, Europe and Intercontinental</w:t>
      </w:r>
      <w:r w:rsidR="00CE3D5A">
        <w:t xml:space="preserve"> (We exclude Oceania</w:t>
      </w:r>
      <w:r w:rsidR="00F362E8">
        <w:t xml:space="preserve"> [11 countries and 1 agreement]</w:t>
      </w:r>
      <w:r w:rsidR="00CE3D5A">
        <w:t xml:space="preserve"> for lack of sufficient trade data for our estimations)</w:t>
      </w:r>
      <w:r w:rsidR="00640E04">
        <w:t xml:space="preserve">. Each region has the </w:t>
      </w:r>
      <w:r w:rsidR="00871905">
        <w:t>following</w:t>
      </w:r>
      <w:r w:rsidR="00640E04">
        <w:t xml:space="preserve"> samples of agreements and countries: </w:t>
      </w:r>
      <w:r w:rsidR="00882031">
        <w:t xml:space="preserve">Intercontinental (114 countries and 64 agreements), Europe (42 countries and 41 agreements), Asia (35 countries and 33 agreements), Americas (15 countries and 13 agreements) and Africa (10 countries and 2 agreements). </w:t>
      </w:r>
    </w:p>
    <w:p w14:paraId="2790D63E" w14:textId="37F2B4D5" w:rsidR="00626A05" w:rsidRPr="002663E9" w:rsidRDefault="00A10D76" w:rsidP="00694491">
      <w:pPr>
        <w:spacing w:before="100" w:beforeAutospacing="1" w:after="100" w:afterAutospacing="1" w:line="360" w:lineRule="auto"/>
        <w:jc w:val="both"/>
        <w:rPr>
          <w:lang w:val="en-GB"/>
        </w:rPr>
      </w:pPr>
      <w:r>
        <w:t xml:space="preserve">For all countries in our sample, we </w:t>
      </w:r>
      <w:r w:rsidR="00E92DB0">
        <w:t xml:space="preserve">get international trade and domestic trade </w:t>
      </w:r>
      <w:r w:rsidR="00B2792C">
        <w:t>flows</w:t>
      </w:r>
      <w:r w:rsidR="00E92DB0">
        <w:t xml:space="preserve"> from the TradeProd database, </w:t>
      </w:r>
      <w:r w:rsidR="00B2792C">
        <w:t xml:space="preserve">which has been created specifically for estimating gravity models and combines trade data from the UN Commodity Trade Statistics Database (COMTRADE) and production data from </w:t>
      </w:r>
      <w:r w:rsidR="00B2792C" w:rsidRPr="00B2792C">
        <w:t>UNIDO Industrial Statistics database (INDSTAT)</w:t>
      </w:r>
      <w:r w:rsidR="00F65E10">
        <w:t xml:space="preserve">. </w:t>
      </w:r>
      <w:r w:rsidR="00E00686">
        <w:t>We also download export data directly from COMTRADE for all countries in our sample to construct our export product unit value</w:t>
      </w:r>
      <w:r w:rsidR="00E86DE8">
        <w:t xml:space="preserve"> measurements. </w:t>
      </w:r>
      <w:r w:rsidR="00F257B2">
        <w:t xml:space="preserve">For </w:t>
      </w:r>
      <w:r w:rsidR="000118FB">
        <w:t>estimations on trade flows, we use international trade flow data as reported by importer</w:t>
      </w:r>
      <w:r w:rsidR="000118FB">
        <w:rPr>
          <w:lang w:val="en-GB"/>
        </w:rPr>
        <w:t xml:space="preserve">. </w:t>
      </w:r>
      <w:r w:rsidR="007952DD">
        <w:rPr>
          <w:lang w:val="en-GB"/>
        </w:rPr>
        <w:t>In order t</w:t>
      </w:r>
      <w:r w:rsidR="00B0714A">
        <w:rPr>
          <w:lang w:val="en-GB"/>
        </w:rPr>
        <w:t xml:space="preserve">o </w:t>
      </w:r>
      <w:r w:rsidR="0055310D">
        <w:rPr>
          <w:lang w:val="en-GB"/>
        </w:rPr>
        <w:t xml:space="preserve">measure the appropriate lags for the effects of each agreement, our </w:t>
      </w:r>
      <w:r w:rsidR="000752F9">
        <w:rPr>
          <w:lang w:val="en-GB"/>
        </w:rPr>
        <w:t>period of interest for international flow data is between 1995 to 2015, and since we are estimating</w:t>
      </w:r>
      <w:r w:rsidR="000B37DA">
        <w:rPr>
          <w:lang w:val="en-GB"/>
        </w:rPr>
        <w:t xml:space="preserve"> in 5-year intervals, we get </w:t>
      </w:r>
      <w:r w:rsidR="007952DD">
        <w:rPr>
          <w:lang w:val="en-GB"/>
        </w:rPr>
        <w:t>trade flow data for the years 1995, 2000, 2005, 2010 and 2015.</w:t>
      </w:r>
      <w:r w:rsidR="00F61EF8">
        <w:rPr>
          <w:lang w:val="en-GB"/>
        </w:rPr>
        <w:t xml:space="preserve"> Finally, </w:t>
      </w:r>
      <w:r w:rsidR="00CD1A2B">
        <w:rPr>
          <w:lang w:val="en-GB"/>
        </w:rPr>
        <w:t>as mentioned before, export p</w:t>
      </w:r>
      <w:r w:rsidR="008B35B9">
        <w:rPr>
          <w:lang w:val="en-GB"/>
        </w:rPr>
        <w:t xml:space="preserve">roduct </w:t>
      </w:r>
      <w:r w:rsidR="00CD1A2B">
        <w:rPr>
          <w:lang w:val="en-GB"/>
        </w:rPr>
        <w:t>u</w:t>
      </w:r>
      <w:r w:rsidR="008B35B9">
        <w:rPr>
          <w:lang w:val="en-GB"/>
        </w:rPr>
        <w:t xml:space="preserve">nit </w:t>
      </w:r>
      <w:r w:rsidR="00CD1A2B">
        <w:rPr>
          <w:lang w:val="en-GB"/>
        </w:rPr>
        <w:t>v</w:t>
      </w:r>
      <w:r w:rsidR="008B35B9">
        <w:rPr>
          <w:lang w:val="en-GB"/>
        </w:rPr>
        <w:t>alues are constructed using the</w:t>
      </w:r>
      <w:r w:rsidR="00CD1A2B">
        <w:rPr>
          <w:lang w:val="en-GB"/>
        </w:rPr>
        <w:t xml:space="preserve"> total value exported per product per year divided by the</w:t>
      </w:r>
      <w:r w:rsidR="008B35B9">
        <w:rPr>
          <w:lang w:val="en-GB"/>
        </w:rPr>
        <w:t xml:space="preserve"> net weight export</w:t>
      </w:r>
      <w:r w:rsidR="00CD1A2B">
        <w:rPr>
          <w:lang w:val="en-GB"/>
        </w:rPr>
        <w:t>ed of said product for said year</w:t>
      </w:r>
      <w:r w:rsidR="008B35B9">
        <w:rPr>
          <w:lang w:val="en-GB"/>
        </w:rPr>
        <w:t xml:space="preserve"> at the HS 2-digit code level</w:t>
      </w:r>
      <w:r w:rsidR="00CD1A2B">
        <w:rPr>
          <w:lang w:val="en-GB"/>
        </w:rPr>
        <w:t xml:space="preserve"> for the 84 and 85 codes</w:t>
      </w:r>
      <w:r w:rsidR="00402564">
        <w:rPr>
          <w:lang w:val="en-GB"/>
        </w:rPr>
        <w:t xml:space="preserve"> for manufactur</w:t>
      </w:r>
      <w:r w:rsidR="00805835">
        <w:rPr>
          <w:lang w:val="en-GB"/>
        </w:rPr>
        <w:t>ing</w:t>
      </w:r>
      <w:r w:rsidR="00402564">
        <w:rPr>
          <w:lang w:val="en-GB"/>
        </w:rPr>
        <w:t xml:space="preserve"> products. </w:t>
      </w:r>
      <w:r w:rsidR="00134997">
        <w:rPr>
          <w:lang w:val="en-GB"/>
        </w:rPr>
        <w:t xml:space="preserve">As it is not possible to </w:t>
      </w:r>
      <w:r w:rsidR="001C4288">
        <w:rPr>
          <w:lang w:val="en-GB"/>
        </w:rPr>
        <w:t>get data for product unit values for domestic trade, the estimations using this measure as the dependent variable</w:t>
      </w:r>
      <w:r w:rsidR="00D86F77">
        <w:rPr>
          <w:lang w:val="en-GB"/>
        </w:rPr>
        <w:t xml:space="preserve"> will suffer from bias as the estimation does not include intra-trade</w:t>
      </w:r>
      <w:r w:rsidR="004738DD">
        <w:rPr>
          <w:lang w:val="en-GB"/>
        </w:rPr>
        <w:t xml:space="preserve"> effects</w:t>
      </w:r>
      <w:r w:rsidR="00011C50">
        <w:rPr>
          <w:lang w:val="en-GB"/>
        </w:rPr>
        <w:t xml:space="preserve">. However, </w:t>
      </w:r>
      <w:r w:rsidR="00873F4B">
        <w:rPr>
          <w:lang w:val="en-GB"/>
        </w:rPr>
        <w:t xml:space="preserve">the direction of bias </w:t>
      </w:r>
      <w:r w:rsidR="00A7428A">
        <w:rPr>
          <w:lang w:val="en-GB"/>
        </w:rPr>
        <w:t xml:space="preserve">is important as not including intra-trade measures is expected to </w:t>
      </w:r>
      <w:r w:rsidR="00A7428A">
        <w:rPr>
          <w:lang w:val="en-GB"/>
        </w:rPr>
        <w:lastRenderedPageBreak/>
        <w:t xml:space="preserve">bias the effects of PTAs downwards </w:t>
      </w:r>
      <w:r w:rsidR="00A7428A">
        <w:rPr>
          <w:lang w:val="en-GB"/>
        </w:rPr>
        <w:fldChar w:fldCharType="begin"/>
      </w:r>
      <w:r w:rsidR="00A7428A">
        <w:rPr>
          <w:lang w:val="en-GB"/>
        </w:rPr>
        <w:instrText xml:space="preserve"> ADDIN ZOTERO_ITEM CSL_CITATION {"citationID":"IBJYsvnD","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A7428A">
        <w:rPr>
          <w:lang w:val="en-GB"/>
        </w:rPr>
        <w:fldChar w:fldCharType="separate"/>
      </w:r>
      <w:r w:rsidR="00A7428A">
        <w:rPr>
          <w:noProof/>
          <w:lang w:val="en-GB"/>
        </w:rPr>
        <w:t>(Yotov et al. 2016)</w:t>
      </w:r>
      <w:r w:rsidR="00A7428A">
        <w:rPr>
          <w:lang w:val="en-GB"/>
        </w:rPr>
        <w:fldChar w:fldCharType="end"/>
      </w:r>
      <w:r w:rsidR="00A7428A">
        <w:rPr>
          <w:lang w:val="en-GB"/>
        </w:rPr>
        <w:t xml:space="preserve">, so we use this estimates </w:t>
      </w:r>
      <w:r w:rsidR="00EB39A1">
        <w:rPr>
          <w:lang w:val="en-GB"/>
        </w:rPr>
        <w:t xml:space="preserve">as </w:t>
      </w:r>
      <w:r w:rsidR="007A3426">
        <w:rPr>
          <w:lang w:val="en-GB"/>
        </w:rPr>
        <w:t xml:space="preserve">illustrative </w:t>
      </w:r>
      <w:r w:rsidR="00EB39A1">
        <w:rPr>
          <w:lang w:val="en-GB"/>
        </w:rPr>
        <w:t xml:space="preserve">conservative measurements of the effects of PTAs on the unit value of exported products. </w:t>
      </w:r>
    </w:p>
    <w:p w14:paraId="6CCCE67B" w14:textId="77777777" w:rsidR="00FF108F" w:rsidRPr="002663E9" w:rsidRDefault="00FF108F">
      <w:pPr>
        <w:rPr>
          <w:lang w:val="en-GB"/>
        </w:rPr>
      </w:pPr>
    </w:p>
    <w:p w14:paraId="6A9F9906" w14:textId="5E26E41F" w:rsidR="00FF108F" w:rsidRPr="002663E9" w:rsidRDefault="00FF108F">
      <w:pPr>
        <w:rPr>
          <w:lang w:val="en-GB"/>
        </w:rPr>
      </w:pPr>
      <w:r w:rsidRPr="002663E9">
        <w:rPr>
          <w:lang w:val="en-GB"/>
        </w:rPr>
        <w:t>References</w:t>
      </w:r>
    </w:p>
    <w:p w14:paraId="4C924B08" w14:textId="77777777" w:rsidR="00FF108F" w:rsidRPr="001F34A5" w:rsidRDefault="00FF108F">
      <w:pPr>
        <w:rPr>
          <w:lang w:val="en-GB"/>
        </w:rPr>
      </w:pPr>
    </w:p>
    <w:p w14:paraId="00723EC9" w14:textId="77777777" w:rsidR="00A7428A" w:rsidRPr="00A7428A" w:rsidRDefault="00D56B41" w:rsidP="00A7428A">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00A7428A" w:rsidRPr="00A7428A">
        <w:rPr>
          <w:lang w:val="en-US"/>
        </w:rPr>
        <w:t xml:space="preserve">Anderson, James E. 1979. “A Theoretical Foundation for the Gravity Equation.” </w:t>
      </w:r>
      <w:r w:rsidR="00A7428A" w:rsidRPr="00A7428A">
        <w:rPr>
          <w:i/>
          <w:iCs/>
          <w:lang w:val="en-US"/>
        </w:rPr>
        <w:t>The American Economic Review</w:t>
      </w:r>
      <w:r w:rsidR="00A7428A" w:rsidRPr="00A7428A">
        <w:rPr>
          <w:lang w:val="en-US"/>
        </w:rPr>
        <w:t xml:space="preserve"> 69 (1): 106–16.</w:t>
      </w:r>
    </w:p>
    <w:p w14:paraId="39DF4C0F" w14:textId="77777777" w:rsidR="00A7428A" w:rsidRPr="00A7428A" w:rsidRDefault="00A7428A" w:rsidP="00A7428A">
      <w:pPr>
        <w:pStyle w:val="Bibliography"/>
        <w:rPr>
          <w:lang w:val="en-US"/>
        </w:rPr>
      </w:pPr>
      <w:r w:rsidRPr="00A7428A">
        <w:rPr>
          <w:lang w:val="en-US"/>
        </w:rPr>
        <w:t xml:space="preserve">Anderson, James E., and Eric van Wincoop. 2003. “Gravity with Gravitas: A Solution to the Border Puzzle.” </w:t>
      </w:r>
      <w:r w:rsidRPr="00A7428A">
        <w:rPr>
          <w:i/>
          <w:iCs/>
          <w:lang w:val="en-US"/>
        </w:rPr>
        <w:t>The American Economic Review</w:t>
      </w:r>
      <w:r w:rsidRPr="00A7428A">
        <w:rPr>
          <w:lang w:val="en-US"/>
        </w:rPr>
        <w:t xml:space="preserve"> 93 (1): 170–92.</w:t>
      </w:r>
    </w:p>
    <w:p w14:paraId="4675A747" w14:textId="77777777" w:rsidR="00A7428A" w:rsidRPr="00A7428A" w:rsidRDefault="00A7428A" w:rsidP="00A7428A">
      <w:pPr>
        <w:pStyle w:val="Bibliography"/>
        <w:rPr>
          <w:lang w:val="en-US"/>
        </w:rPr>
      </w:pPr>
      <w:r w:rsidRPr="00A7428A">
        <w:rPr>
          <w:lang w:val="en-US"/>
        </w:rPr>
        <w:t xml:space="preserve">Anderson, James E., and Yoto V. Yotov. 2016. “Terms of Trade and Global Efficiency Effects of Free Trade Agreements, 1990–2002.” </w:t>
      </w:r>
      <w:r w:rsidRPr="00A7428A">
        <w:rPr>
          <w:i/>
          <w:iCs/>
          <w:lang w:val="en-US"/>
        </w:rPr>
        <w:t>Journal of International Economics</w:t>
      </w:r>
      <w:r w:rsidRPr="00A7428A">
        <w:rPr>
          <w:lang w:val="en-US"/>
        </w:rPr>
        <w:t xml:space="preserve"> 99 (March):279–98. https://doi.org/10.1016/j.jinteco.2015.10.006.</w:t>
      </w:r>
    </w:p>
    <w:p w14:paraId="2A9F2D34" w14:textId="77777777" w:rsidR="00A7428A" w:rsidRPr="00A7428A" w:rsidRDefault="00A7428A" w:rsidP="00A7428A">
      <w:pPr>
        <w:pStyle w:val="Bibliography"/>
        <w:rPr>
          <w:lang w:val="en-US"/>
        </w:rPr>
      </w:pPr>
      <w:r w:rsidRPr="00A7428A">
        <w:rPr>
          <w:lang w:val="en-US"/>
        </w:rPr>
        <w:t xml:space="preserve">Baier, Scott L., and Jeffrey H. Bergstrand. 2007. “Do Free Trade Agreements Actually Increase Members’ International Trade?” </w:t>
      </w:r>
      <w:r w:rsidRPr="00A7428A">
        <w:rPr>
          <w:i/>
          <w:iCs/>
          <w:lang w:val="en-US"/>
        </w:rPr>
        <w:t>Journal of International Economics</w:t>
      </w:r>
      <w:r w:rsidRPr="00A7428A">
        <w:rPr>
          <w:lang w:val="en-US"/>
        </w:rPr>
        <w:t xml:space="preserve"> 71 (1): 72–95. https://doi.org/10.1016/j.jinteco.2006.02.005.</w:t>
      </w:r>
    </w:p>
    <w:p w14:paraId="3795F8A3" w14:textId="77777777" w:rsidR="00A7428A" w:rsidRPr="00A7428A" w:rsidRDefault="00A7428A" w:rsidP="00A7428A">
      <w:pPr>
        <w:pStyle w:val="Bibliography"/>
        <w:rPr>
          <w:lang w:val="en-US"/>
        </w:rPr>
      </w:pPr>
      <w:r w:rsidRPr="00A7428A">
        <w:rPr>
          <w:lang w:val="en-US"/>
        </w:rPr>
        <w:t xml:space="preserve">Baier, Scott L., Yoto V. Yotov, and Thomas Zylkin. 2019. “On the Widely Differing Effects of Free Trade Agreements: Lessons from Twenty Years of Trade Integration.” </w:t>
      </w:r>
      <w:r w:rsidRPr="00A7428A">
        <w:rPr>
          <w:i/>
          <w:iCs/>
          <w:lang w:val="en-US"/>
        </w:rPr>
        <w:t>Journal of International Economics</w:t>
      </w:r>
      <w:r w:rsidRPr="00A7428A">
        <w:rPr>
          <w:lang w:val="en-US"/>
        </w:rPr>
        <w:t xml:space="preserve"> 116 (January):206–26. https://doi.org/10.1016/j.jinteco.2018.11.002.</w:t>
      </w:r>
    </w:p>
    <w:p w14:paraId="0F704967" w14:textId="77777777" w:rsidR="00A7428A" w:rsidRPr="00A7428A" w:rsidRDefault="00A7428A" w:rsidP="00A7428A">
      <w:pPr>
        <w:pStyle w:val="Bibliography"/>
        <w:rPr>
          <w:lang w:val="en-US"/>
        </w:rPr>
      </w:pPr>
      <w:r w:rsidRPr="00A7428A">
        <w:rPr>
          <w:lang w:val="es-ES"/>
        </w:rPr>
        <w:t xml:space="preserve">Bastos, Paulo, and Joana Silva. </w:t>
      </w:r>
      <w:r w:rsidRPr="00A7428A">
        <w:rPr>
          <w:lang w:val="en-US"/>
        </w:rPr>
        <w:t xml:space="preserve">2010. “The Quality of a Firm’s Exports: Where You Export to Matters.” </w:t>
      </w:r>
      <w:r w:rsidRPr="00A7428A">
        <w:rPr>
          <w:i/>
          <w:iCs/>
          <w:lang w:val="en-US"/>
        </w:rPr>
        <w:t>Journal of International Economics</w:t>
      </w:r>
      <w:r w:rsidRPr="00A7428A">
        <w:rPr>
          <w:lang w:val="en-US"/>
        </w:rPr>
        <w:t xml:space="preserve"> 82 (2): 99–111. https://doi.org/10.1016/j.jinteco.2010.07.001.</w:t>
      </w:r>
    </w:p>
    <w:p w14:paraId="61BCB322" w14:textId="77777777" w:rsidR="00A7428A" w:rsidRPr="00A7428A" w:rsidRDefault="00A7428A" w:rsidP="00A7428A">
      <w:pPr>
        <w:pStyle w:val="Bibliography"/>
        <w:rPr>
          <w:lang w:val="en-US"/>
        </w:rPr>
      </w:pPr>
      <w:r w:rsidRPr="00A7428A">
        <w:rPr>
          <w:lang w:val="en-US"/>
        </w:rPr>
        <w:t xml:space="preserve">Bergstrand, Jeffrey H., Mario Larch, and Yoto V. Yotov. 2015. “Economic Integration Agreements, Border Effects, and Distance Elasticities in the Gravity Equation.” </w:t>
      </w:r>
      <w:r w:rsidRPr="00A7428A">
        <w:rPr>
          <w:i/>
          <w:iCs/>
          <w:lang w:val="en-US"/>
        </w:rPr>
        <w:t>European Economic Review</w:t>
      </w:r>
      <w:r w:rsidRPr="00A7428A">
        <w:rPr>
          <w:lang w:val="en-US"/>
        </w:rPr>
        <w:t xml:space="preserve"> 78 (August):307–27. https://doi.org/10.1016/j.euroecorev.2015.06.003.</w:t>
      </w:r>
    </w:p>
    <w:p w14:paraId="1F30FA77" w14:textId="77777777" w:rsidR="00A7428A" w:rsidRPr="00A7428A" w:rsidRDefault="00A7428A" w:rsidP="00A7428A">
      <w:pPr>
        <w:pStyle w:val="Bibliography"/>
        <w:rPr>
          <w:lang w:val="en-US"/>
        </w:rPr>
      </w:pPr>
      <w:r w:rsidRPr="00A7428A">
        <w:rPr>
          <w:lang w:val="en-US"/>
        </w:rPr>
        <w:t xml:space="preserve">Chatzilazarou, Lazaros Antonios, and Dimitrios Dadakas. 2023. “Trade Potential in European Union Manufacturing.” </w:t>
      </w:r>
      <w:r w:rsidRPr="00A7428A">
        <w:rPr>
          <w:i/>
          <w:iCs/>
          <w:lang w:val="en-US"/>
        </w:rPr>
        <w:t>Journal of Economic Studies</w:t>
      </w:r>
      <w:r w:rsidRPr="00A7428A">
        <w:rPr>
          <w:lang w:val="en-US"/>
        </w:rPr>
        <w:t xml:space="preserve"> 51 (5): 1144–63. https://doi.org/10.1108/JES-06-2023-0292.</w:t>
      </w:r>
    </w:p>
    <w:p w14:paraId="35057C46" w14:textId="77777777" w:rsidR="00A7428A" w:rsidRPr="00A7428A" w:rsidRDefault="00A7428A" w:rsidP="00A7428A">
      <w:pPr>
        <w:pStyle w:val="Bibliography"/>
        <w:rPr>
          <w:lang w:val="en-US"/>
        </w:rPr>
      </w:pPr>
      <w:r w:rsidRPr="00A7428A">
        <w:rPr>
          <w:lang w:val="en-US"/>
        </w:rPr>
        <w:t xml:space="preserve">Dahi, Omar S., and Firat Demir. 2017. “South-South and North-South Economic Exchanges: Does It Matter Who Is Exchanging What and with Whom?” </w:t>
      </w:r>
      <w:r w:rsidRPr="00A7428A">
        <w:rPr>
          <w:i/>
          <w:iCs/>
          <w:lang w:val="en-US"/>
        </w:rPr>
        <w:t>Journal of Economic Surveys</w:t>
      </w:r>
      <w:r w:rsidRPr="00A7428A">
        <w:rPr>
          <w:lang w:val="en-US"/>
        </w:rPr>
        <w:t xml:space="preserve"> 31 (5): 1449–86. https://doi.org/10.1111/joes.12225.</w:t>
      </w:r>
    </w:p>
    <w:p w14:paraId="2E7D697D" w14:textId="77777777" w:rsidR="00A7428A" w:rsidRPr="00A7428A" w:rsidRDefault="00A7428A" w:rsidP="00A7428A">
      <w:pPr>
        <w:pStyle w:val="Bibliography"/>
        <w:rPr>
          <w:lang w:val="en-US"/>
        </w:rPr>
      </w:pPr>
      <w:r w:rsidRPr="00A7428A">
        <w:rPr>
          <w:lang w:val="en-US"/>
        </w:rPr>
        <w:t xml:space="preserve">Dai, Mian, Yoto V. Yotov, and Thomas Zylkin. 2014. “On the Trade-Diversion Effects of Free Trade Agreements.” </w:t>
      </w:r>
      <w:r w:rsidRPr="00A7428A">
        <w:rPr>
          <w:i/>
          <w:iCs/>
          <w:lang w:val="en-US"/>
        </w:rPr>
        <w:t>Economics Letters</w:t>
      </w:r>
      <w:r w:rsidRPr="00A7428A">
        <w:rPr>
          <w:lang w:val="en-US"/>
        </w:rPr>
        <w:t xml:space="preserve"> 122 (2): 321–25. https://doi.org/10.1016/j.econlet.2013.12.024.</w:t>
      </w:r>
    </w:p>
    <w:p w14:paraId="1C44B502" w14:textId="77777777" w:rsidR="00A7428A" w:rsidRPr="00A7428A" w:rsidRDefault="00A7428A" w:rsidP="00A7428A">
      <w:pPr>
        <w:pStyle w:val="Bibliography"/>
        <w:rPr>
          <w:lang w:val="en-US"/>
        </w:rPr>
      </w:pPr>
      <w:r w:rsidRPr="00A7428A">
        <w:rPr>
          <w:lang w:val="en-US"/>
        </w:rPr>
        <w:t>Dür, Andreas, Leonardo Baccini and Manfred Elsig. 2014. “The Design of International Trade Agreements: Introducing a New Database.” The Review of International Organizations. https://www.designoftradeagreements.org/downloads/.</w:t>
      </w:r>
    </w:p>
    <w:p w14:paraId="12E0C3FA" w14:textId="77777777" w:rsidR="00A7428A" w:rsidRPr="00A7428A" w:rsidRDefault="00A7428A" w:rsidP="00A7428A">
      <w:pPr>
        <w:pStyle w:val="Bibliography"/>
        <w:rPr>
          <w:lang w:val="en-US"/>
        </w:rPr>
      </w:pPr>
      <w:r w:rsidRPr="00A7428A">
        <w:rPr>
          <w:lang w:val="en-US"/>
        </w:rPr>
        <w:t>Heid, Benedikt, Mario Larch, and Yoto V. Yotov. 2017. “Estimating the Effects of Non-Discriminatory Trade Policies within Structural Gravity Models.” SSRN Scholarly Paper. Rochester, NY. https://doi.org/10.2139/ssrn.3100014.</w:t>
      </w:r>
    </w:p>
    <w:p w14:paraId="53CB14C7" w14:textId="77777777" w:rsidR="00A7428A" w:rsidRPr="00A7428A" w:rsidRDefault="00A7428A" w:rsidP="00A7428A">
      <w:pPr>
        <w:pStyle w:val="Bibliography"/>
        <w:rPr>
          <w:lang w:val="en-US"/>
        </w:rPr>
      </w:pPr>
      <w:r w:rsidRPr="00A7428A">
        <w:rPr>
          <w:lang w:val="en-US"/>
        </w:rPr>
        <w:t xml:space="preserve">Latzer, Hélène, and Florian Mayneris. 2021. “Average Income, Income Inequality and Export Unit Values.” </w:t>
      </w:r>
      <w:r w:rsidRPr="00A7428A">
        <w:rPr>
          <w:i/>
          <w:iCs/>
          <w:lang w:val="en-US"/>
        </w:rPr>
        <w:t>Journal of Economic Behavior &amp; Organization</w:t>
      </w:r>
      <w:r w:rsidRPr="00A7428A">
        <w:rPr>
          <w:lang w:val="en-US"/>
        </w:rPr>
        <w:t xml:space="preserve"> 185 (May):625–46. https://doi.org/10.1016/j.jebo.2021.03.002.</w:t>
      </w:r>
    </w:p>
    <w:p w14:paraId="30E8F0A8" w14:textId="77777777" w:rsidR="00A7428A" w:rsidRPr="00A7428A" w:rsidRDefault="00A7428A" w:rsidP="00A7428A">
      <w:pPr>
        <w:pStyle w:val="Bibliography"/>
        <w:rPr>
          <w:lang w:val="en-US"/>
        </w:rPr>
      </w:pPr>
      <w:r w:rsidRPr="00A7428A">
        <w:rPr>
          <w:lang w:val="en-US"/>
        </w:rPr>
        <w:lastRenderedPageBreak/>
        <w:t xml:space="preserve">Manova, Kalina, and Zhiwei Zhang. 2012. “Export Prices Across Firms and Destinations.” </w:t>
      </w:r>
      <w:r w:rsidRPr="00A7428A">
        <w:rPr>
          <w:i/>
          <w:iCs/>
          <w:lang w:val="en-US"/>
        </w:rPr>
        <w:t>The Quarterly Journal of Economics</w:t>
      </w:r>
      <w:r w:rsidRPr="00A7428A">
        <w:rPr>
          <w:lang w:val="en-US"/>
        </w:rPr>
        <w:t xml:space="preserve"> 127 (1): 379–436.</w:t>
      </w:r>
    </w:p>
    <w:p w14:paraId="7365391E" w14:textId="77777777" w:rsidR="00A7428A" w:rsidRPr="00A7428A" w:rsidRDefault="00A7428A" w:rsidP="00A7428A">
      <w:pPr>
        <w:pStyle w:val="Bibliography"/>
        <w:rPr>
          <w:lang w:val="en-US"/>
        </w:rPr>
      </w:pPr>
      <w:r w:rsidRPr="00A7428A">
        <w:rPr>
          <w:lang w:val="en-US"/>
        </w:rPr>
        <w:t xml:space="preserve">Olivero, María Pía, and Yoto V. Yotov. 2012. “Dynamic Gravity: Endogenous Country Size and Asset Accumulation.” </w:t>
      </w:r>
      <w:r w:rsidRPr="00A7428A">
        <w:rPr>
          <w:i/>
          <w:iCs/>
          <w:lang w:val="en-US"/>
        </w:rPr>
        <w:t>Canadian Journal of Economics/Revue Canadienne d’économique</w:t>
      </w:r>
      <w:r w:rsidRPr="00A7428A">
        <w:rPr>
          <w:lang w:val="en-US"/>
        </w:rPr>
        <w:t xml:space="preserve"> 45 (1): 64–92. https://doi.org/10.1111/j.1540-5982.2011.01687.x.</w:t>
      </w:r>
    </w:p>
    <w:p w14:paraId="0D4D16CF" w14:textId="77777777" w:rsidR="00A7428A" w:rsidRPr="00A7428A" w:rsidRDefault="00A7428A" w:rsidP="00A7428A">
      <w:pPr>
        <w:pStyle w:val="Bibliography"/>
        <w:rPr>
          <w:lang w:val="en-US"/>
        </w:rPr>
      </w:pPr>
      <w:r w:rsidRPr="00A7428A">
        <w:rPr>
          <w:lang w:val="en-US"/>
        </w:rPr>
        <w:t xml:space="preserve">Santos Silva, J. M. C., and Silvana Tenreyro. 2011. “Further Simulation Evidence on the Performance of the Poisson Pseudo-Maximum Likelihood Estimator.” </w:t>
      </w:r>
      <w:r w:rsidRPr="00A7428A">
        <w:rPr>
          <w:i/>
          <w:iCs/>
          <w:lang w:val="en-US"/>
        </w:rPr>
        <w:t>Economics Letters</w:t>
      </w:r>
      <w:r w:rsidRPr="00A7428A">
        <w:rPr>
          <w:lang w:val="en-US"/>
        </w:rPr>
        <w:t xml:space="preserve"> 112 (2): 220–22. https://doi.org/10.1016/j.econlet.2011.05.008.</w:t>
      </w:r>
    </w:p>
    <w:p w14:paraId="6170ADAF" w14:textId="77777777" w:rsidR="00A7428A" w:rsidRPr="00A7428A" w:rsidRDefault="00A7428A" w:rsidP="00A7428A">
      <w:pPr>
        <w:pStyle w:val="Bibliography"/>
        <w:rPr>
          <w:lang w:val="en-US"/>
        </w:rPr>
      </w:pPr>
      <w:r w:rsidRPr="00A7428A">
        <w:rPr>
          <w:lang w:val="en-US"/>
        </w:rPr>
        <w:t xml:space="preserve">Silva, J. M. C. Santos, and Silvana Tenreyro. 2006. “The Log of Gravity.” </w:t>
      </w:r>
      <w:r w:rsidRPr="00A7428A">
        <w:rPr>
          <w:i/>
          <w:iCs/>
          <w:lang w:val="en-US"/>
        </w:rPr>
        <w:t>The Review of Economics and Statistics</w:t>
      </w:r>
      <w:r w:rsidRPr="00A7428A">
        <w:rPr>
          <w:lang w:val="en-US"/>
        </w:rPr>
        <w:t xml:space="preserve"> 88 (4): 641–58.</w:t>
      </w:r>
    </w:p>
    <w:p w14:paraId="3AC3EC0A" w14:textId="77777777" w:rsidR="00A7428A" w:rsidRPr="00A7428A" w:rsidRDefault="00A7428A" w:rsidP="00A7428A">
      <w:pPr>
        <w:pStyle w:val="Bibliography"/>
        <w:rPr>
          <w:lang w:val="en-US"/>
        </w:rPr>
      </w:pPr>
      <w:r w:rsidRPr="00A7428A">
        <w:rPr>
          <w:lang w:val="en-US"/>
        </w:rPr>
        <w:t>Thierry Mayer, Gianluca Santoni, Vincent Vicard. 2023. “The CEPII Trade and Production Database (TradeProd).” http://www.cepii.fr/CEPII/en/bdd_modele/bdd_modele_item.asp?id=5.</w:t>
      </w:r>
    </w:p>
    <w:p w14:paraId="094310D4" w14:textId="77777777" w:rsidR="00A7428A" w:rsidRPr="00A7428A" w:rsidRDefault="00A7428A" w:rsidP="00A7428A">
      <w:pPr>
        <w:pStyle w:val="Bibliography"/>
        <w:rPr>
          <w:lang w:val="en-US"/>
        </w:rPr>
      </w:pPr>
      <w:r w:rsidRPr="00A7428A">
        <w:rPr>
          <w:lang w:val="en-US"/>
        </w:rPr>
        <w:t xml:space="preserve">Yotov, Yoto V. 2012. “A Simple Solution to the Distance Puzzle in International Trade.” </w:t>
      </w:r>
      <w:r w:rsidRPr="00A7428A">
        <w:rPr>
          <w:i/>
          <w:iCs/>
          <w:lang w:val="en-US"/>
        </w:rPr>
        <w:t>Economics Letters</w:t>
      </w:r>
      <w:r w:rsidRPr="00A7428A">
        <w:rPr>
          <w:lang w:val="en-US"/>
        </w:rPr>
        <w:t xml:space="preserve"> 117 (3): 794–98. https://doi.org/10.1016/j.econlet.2012.08.032.</w:t>
      </w:r>
    </w:p>
    <w:p w14:paraId="6CE95CA5" w14:textId="77777777" w:rsidR="00A7428A" w:rsidRPr="00A7428A" w:rsidRDefault="00A7428A" w:rsidP="00A7428A">
      <w:pPr>
        <w:pStyle w:val="Bibliography"/>
        <w:rPr>
          <w:lang w:val="en-US"/>
        </w:rPr>
      </w:pPr>
      <w:r w:rsidRPr="00A7428A">
        <w:rPr>
          <w:lang w:val="en-US"/>
        </w:rPr>
        <w:t xml:space="preserve">Yotov, Yoto V., Roberta Piermartini, José-Antonio Monteiro, and Mario Larch. 2016. </w:t>
      </w:r>
      <w:r w:rsidRPr="00A7428A">
        <w:rPr>
          <w:i/>
          <w:iCs/>
          <w:lang w:val="en-US"/>
        </w:rPr>
        <w:t>An Advanced Guide to Trade Policy Analysis​: The Structural Gravity Model</w:t>
      </w:r>
      <w:r w:rsidRPr="00A7428A">
        <w:rPr>
          <w:lang w:val="en-US"/>
        </w:rPr>
        <w:t>. WTO. https://doi.org/10.30875/abc0167e-en.</w:t>
      </w:r>
    </w:p>
    <w:p w14:paraId="70C63C41" w14:textId="5CF537B0"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F1DED"/>
    <w:rsid w:val="002F4301"/>
    <w:rsid w:val="003008B9"/>
    <w:rsid w:val="003041B4"/>
    <w:rsid w:val="003175D4"/>
    <w:rsid w:val="00325959"/>
    <w:rsid w:val="003268E4"/>
    <w:rsid w:val="003321AD"/>
    <w:rsid w:val="0033656E"/>
    <w:rsid w:val="0035751F"/>
    <w:rsid w:val="003646F7"/>
    <w:rsid w:val="00371B24"/>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C48C4"/>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498</Words>
  <Characters>854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cp:revision>
  <dcterms:created xsi:type="dcterms:W3CDTF">2024-08-14T13:38:00Z</dcterms:created>
  <dcterms:modified xsi:type="dcterms:W3CDTF">2024-08-1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